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6745F231" w:rsidR="00C63999" w:rsidRDefault="000369C3" w:rsidP="004B099C">
      <w:pPr>
        <w:pStyle w:val="Title"/>
      </w:pPr>
      <w:r>
        <w:t xml:space="preserve">Hydro and Biofuels </w:t>
      </w:r>
    </w:p>
    <w:p w14:paraId="40545637" w14:textId="6E57DC09" w:rsidR="00C63999" w:rsidRDefault="000369C3" w:rsidP="004B099C">
      <w:pPr>
        <w:pStyle w:val="Title2"/>
      </w:pPr>
      <w:r>
        <w:t>Name</w:t>
      </w:r>
    </w:p>
    <w:p w14:paraId="22FE8A33" w14:textId="7E7C5F1B" w:rsidR="00E81978" w:rsidRDefault="000369C3" w:rsidP="004B099C">
      <w:pPr>
        <w:pStyle w:val="Title2"/>
      </w:pPr>
      <w:r>
        <w:t>[Institutional Affiliation(s)]</w:t>
      </w:r>
    </w:p>
    <w:p w14:paraId="1A087968" w14:textId="77777777" w:rsidR="00E81978" w:rsidRDefault="000369C3" w:rsidP="004B099C">
      <w:pPr>
        <w:pStyle w:val="Title"/>
      </w:pPr>
      <w:r>
        <w:t>Author Note</w:t>
      </w:r>
    </w:p>
    <w:p w14:paraId="221AC589" w14:textId="77777777" w:rsidR="00E81978" w:rsidRPr="0027447E" w:rsidRDefault="00E81978" w:rsidP="004B099C">
      <w:pPr>
        <w:rPr>
          <w:color w:val="FF0000"/>
        </w:rPr>
      </w:pPr>
    </w:p>
    <w:p w14:paraId="54F777A0" w14:textId="55BB13A5" w:rsidR="00612B3E" w:rsidRPr="00612B3E" w:rsidRDefault="000369C3" w:rsidP="004B099C">
      <w:pPr>
        <w:pStyle w:val="SectionTitle"/>
      </w:pPr>
      <w:r>
        <w:lastRenderedPageBreak/>
        <w:t xml:space="preserve"> </w:t>
      </w:r>
      <w:r w:rsidR="00963BD5">
        <w:t xml:space="preserve">Hydro and Biofuels </w:t>
      </w:r>
      <w:r>
        <w:t xml:space="preserve"> </w:t>
      </w:r>
    </w:p>
    <w:p w14:paraId="43F06287" w14:textId="2060EFCD" w:rsidR="00963BD5" w:rsidRDefault="000369C3" w:rsidP="00963BD5">
      <w:pPr>
        <w:ind w:firstLine="720"/>
        <w:jc w:val="both"/>
      </w:pPr>
      <w:r>
        <w:t xml:space="preserve">Various technological advances have been made in previous decades. Sugarcane has become the most popular and profitable fuel. The opportunity of green </w:t>
      </w:r>
      <w:r w:rsidR="00B36E9F">
        <w:t xml:space="preserve">resource </w:t>
      </w:r>
      <w:r>
        <w:t xml:space="preserve">has been significantly utilized by Brazil and has become a global powerhouse for biofuel. Effective planning, policies, taxation, and cost-effective fuel generation has been essentially adopted by Brazil particularly in transportation </w:t>
      </w:r>
      <w:r>
        <w:fldChar w:fldCharType="begin"/>
      </w:r>
      <w:r>
        <w:instrText xml:space="preserve"> ADDIN ZOTERO_ITEM CSL_CITATION {"citationID":"a1ec6ndlkrq","properties":{"formattedCitation":"{\\rtf (\\uc0\\u8220{}BBC Two - Jimmy\\uc0\\u8217{}s Global Harvest - Episode guide,\\uc0\\u8221{} n.d.)}","plainCitation":"(“BBC Two - Jimmy’s Global Harvest - Episode guide,” n.d.)"},"citationItems":[{"id":691,"uris":["http://zotero.org/users/local/p8kwKNoG/items/26LM7DF2"],"uri":["http://zotero.org/users/local/p8kwKNoG/items/26LM7DF2"],"itemData":{"id":691,"type":"webpage","title":"BBC Two - Jimmy's Global Harvest - Episode guide","container-title":"BBC","abstract":"All episodes of Jimmy's Global Harvest","URL":"https://www.bbc.co.uk/programmes/b00pyr6s/episodes/guide","language":"en-GB"}}],"schema":"https://github.com/citation-style-language/schema/raw/master/csl-citation.json"} </w:instrText>
      </w:r>
      <w:r>
        <w:fldChar w:fldCharType="separate"/>
      </w:r>
      <w:r w:rsidRPr="00963BD5">
        <w:t>(“BBC Two - Jimmy’s Global Harvest - Episode guide,” n.d.)</w:t>
      </w:r>
      <w:r>
        <w:fldChar w:fldCharType="end"/>
      </w:r>
      <w:r>
        <w:t>. Brazil has better emission indicators as compared to the United States, therefore</w:t>
      </w:r>
      <w:r w:rsidR="00680C2D">
        <w:t>,</w:t>
      </w:r>
      <w:r>
        <w:t xml:space="preserve"> it is one step ahead in </w:t>
      </w:r>
      <w:r w:rsidR="00680C2D">
        <w:t xml:space="preserve">utilizing biofuels in </w:t>
      </w:r>
      <w:r>
        <w:t>transportation, however, the United States of America has standards that ensu</w:t>
      </w:r>
      <w:r w:rsidR="00B36E9F">
        <w:t xml:space="preserve">re the country is using ethanol </w:t>
      </w:r>
      <w:r w:rsidR="00680C2D">
        <w:fldChar w:fldCharType="begin"/>
      </w:r>
      <w:r w:rsidR="00680C2D">
        <w:instrText xml:space="preserve"> ADDIN ZOTERO_ITEM CSL_CITATION {"citationID":"a17o6iscltl","properties":{"formattedCitation":"(Gallas, 2015)","plainCitation":"(Gallas, 2015)"},"citationItems":[{"id":693,"uris":["http://zotero.org/users/local/p8kwKNoG/items/K66BKULE"],"uri":["http://zotero.org/users/local/p8kwKNoG/items/K66BKULE"],"itemData":{"id":693,"type":"article-newspaper","title":"Brazil's biofuels hit new sweetspot","container-title":"BBC News","section":"Business","source":"www.bbc.com","abstract":"Could Brazil's biofuel industry has had to compete with subsidised petrol, but could it now see its day int he sun?","URL":"https://www.bbc.com/news/business-33114119","language":"en-GB","author":[{"family":"Gallas","given":"Daniel"}],"issued":{"date-parts":[["2015",6,23]]}}}],"schema":"https://github.com/citation-style-language/schema/raw/master/csl-citation.json"} </w:instrText>
      </w:r>
      <w:r w:rsidR="00680C2D">
        <w:fldChar w:fldCharType="separate"/>
      </w:r>
      <w:r w:rsidR="00680C2D" w:rsidRPr="00680C2D">
        <w:t>(Gallas, 2015)</w:t>
      </w:r>
      <w:r w:rsidR="00680C2D">
        <w:fldChar w:fldCharType="end"/>
      </w:r>
      <w:r>
        <w:t xml:space="preserve">. </w:t>
      </w:r>
      <w:r w:rsidR="00B64708">
        <w:t xml:space="preserve">Because of </w:t>
      </w:r>
      <w:r w:rsidR="00183080">
        <w:t xml:space="preserve">these </w:t>
      </w:r>
      <w:r w:rsidR="00B64708">
        <w:t>standards and</w:t>
      </w:r>
      <w:r w:rsidR="00183080">
        <w:t xml:space="preserve"> policies, </w:t>
      </w:r>
      <w:r w:rsidR="00B64708">
        <w:t>the United States wo</w:t>
      </w:r>
      <w:r w:rsidR="00B36E9F">
        <w:t xml:space="preserve">uld remain ranked number one in renewable </w:t>
      </w:r>
      <w:r w:rsidR="00B64708">
        <w:t xml:space="preserve">energy sources. </w:t>
      </w:r>
      <w:r>
        <w:t xml:space="preserve">The use of ethanol as a </w:t>
      </w:r>
      <w:r w:rsidR="00680C2D">
        <w:t xml:space="preserve">renewable energy source in </w:t>
      </w:r>
      <w:r>
        <w:t>transportation</w:t>
      </w:r>
      <w:r w:rsidR="00680C2D">
        <w:t xml:space="preserve"> </w:t>
      </w:r>
      <w:r>
        <w:t>also depend</w:t>
      </w:r>
      <w:r w:rsidR="00680C2D">
        <w:t>s</w:t>
      </w:r>
      <w:r>
        <w:t xml:space="preserve"> on the season</w:t>
      </w:r>
      <w:r w:rsidR="00D06B6D">
        <w:t>s</w:t>
      </w:r>
      <w:r>
        <w:t xml:space="preserve"> and geography of the country</w:t>
      </w:r>
      <w:r w:rsidR="008F5D46">
        <w:t xml:space="preserve"> </w:t>
      </w:r>
      <w:r w:rsidR="008F5D46">
        <w:fldChar w:fldCharType="begin"/>
      </w:r>
      <w:r w:rsidR="008F5D46">
        <w:instrText xml:space="preserve"> ADDIN ZOTERO_ITEM CSL_CITATION {"citationID":"a2glk5q72gm","properties":{"formattedCitation":"{\\rtf (Ara\\uc0\\u250{}jo, Mahajan, Kerr, &amp; Silva, 2017)}","plainCitation":"(Araújo, Mahajan, Kerr, &amp; Silva, 2017)"},"citationItems":[{"id":697,"uris":["http://zotero.org/users/local/p8kwKNoG/items/YXAHTEGK"],"uri":["http://zotero.org/users/local/p8kwKNoG/items/YXAHTEGK"],"itemData":{"id":697,"type":"article-journal","title":"Global biofuels at the crossroads: an overview of technical, policy, and investment complexities in the sustainability of biofuel development","container-title":"Agriculture","page":"32","volume":"7","issue":"4","author":[{"family":"Araújo","given":"Kathleen"},{"family":"Mahajan","given":"Devinder"},{"family":"Kerr","given":"Ryan"},{"family":"Silva","given":"Marcelo","dropping-particle":"da"}],"issued":{"date-parts":[["2017"]]}}}],"schema":"https://github.com/citation-style-language/schema/raw/master/csl-citation.json"} </w:instrText>
      </w:r>
      <w:r w:rsidR="008F5D46">
        <w:fldChar w:fldCharType="separate"/>
      </w:r>
      <w:r w:rsidR="008F5D46" w:rsidRPr="008F5D46">
        <w:t>(Araújo, Mahajan, Kerr, &amp; Silva, 2017)</w:t>
      </w:r>
      <w:r w:rsidR="008F5D46">
        <w:fldChar w:fldCharType="end"/>
      </w:r>
      <w:r>
        <w:t xml:space="preserve">. </w:t>
      </w:r>
      <w:r w:rsidR="00497F06">
        <w:t>Other factors are strategic planning</w:t>
      </w:r>
      <w:r w:rsidR="00D06B6D">
        <w:t>,</w:t>
      </w:r>
      <w:r w:rsidR="00497F06">
        <w:t xml:space="preserve"> particularly</w:t>
      </w:r>
      <w:r w:rsidR="00D06B6D">
        <w:t>,</w:t>
      </w:r>
      <w:r w:rsidR="00497F06">
        <w:t xml:space="preserve"> political commitment </w:t>
      </w:r>
      <w:r w:rsidR="008F5D46">
        <w:t xml:space="preserve">is required in various states </w:t>
      </w:r>
      <w:r w:rsidR="00497F06">
        <w:t xml:space="preserve">in controlling the emission of carbon dioxide in the country and consumption of renewable recourses </w:t>
      </w:r>
      <w:r w:rsidR="008F5D46">
        <w:t>on a wider scale.</w:t>
      </w:r>
    </w:p>
    <w:p w14:paraId="1093B470" w14:textId="7ACF0A35" w:rsidR="00183080" w:rsidRDefault="000369C3" w:rsidP="008F5D46">
      <w:pPr>
        <w:ind w:firstLine="720"/>
        <w:jc w:val="both"/>
      </w:pPr>
      <w:r>
        <w:t>Harvesting and production of sugarcane on a large scale ha</w:t>
      </w:r>
      <w:r w:rsidR="00D06B6D">
        <w:t>s</w:t>
      </w:r>
      <w:r>
        <w:t xml:space="preserve"> made Brazil the advanced green powerhouse. Brazil has gone through the biofuel crisis in recent years, however, strategic planning has saved the country from biofuel scarcity. Much of the economic programs have been replaced by sugarcane-based ethanol production</w:t>
      </w:r>
      <w:r w:rsidR="008F5D46">
        <w:t xml:space="preserve"> </w:t>
      </w:r>
      <w:r w:rsidR="008F5D46">
        <w:fldChar w:fldCharType="begin"/>
      </w:r>
      <w:r w:rsidR="008F5D46">
        <w:instrText xml:space="preserve"> ADDIN ZOTERO_ITEM CSL_CITATION {"citationID":"a28rckf807l","properties":{"formattedCitation":"{\\rtf (Ara\\uc0\\u250{}jo et al., 2017)}","plainCitation":"(Araújo et al., 2017)"},"citationItems":[{"id":697,"uris":["http://zotero.org/users/local/p8kwKNoG/items/YXAHTEGK"],"uri":["http://zotero.org/users/local/p8kwKNoG/items/YXAHTEGK"],"itemData":{"id":697,"type":"article-journal","title":"Global biofuels at the crossroads: an overview of technical, policy, and investment complexities in the sustainability of biofuel development","container-title":"Agriculture","page":"32","volume":"7","issue":"4","author":[{"family":"Araújo","given":"Kathleen"},{"family":"Mahajan","given":"Devinder"},{"family":"Kerr","given":"Ryan"},{"family":"Silva","given":"Marcelo","dropping-particle":"da"}],"issued":{"date-parts":[["2017"]]}}}],"schema":"https://github.com/citation-style-language/schema/raw/master/csl-citation.json"} </w:instrText>
      </w:r>
      <w:r w:rsidR="008F5D46">
        <w:fldChar w:fldCharType="separate"/>
      </w:r>
      <w:r w:rsidR="008F5D46" w:rsidRPr="008F5D46">
        <w:t>(Araújo et al., 2017)</w:t>
      </w:r>
      <w:r w:rsidR="008F5D46">
        <w:fldChar w:fldCharType="end"/>
      </w:r>
      <w:r>
        <w:t xml:space="preserve">. Brazil has introduced various biofuel friendly cars that can </w:t>
      </w:r>
      <w:r w:rsidR="001365D1">
        <w:t>utilize both</w:t>
      </w:r>
      <w:r>
        <w:t xml:space="preserve"> </w:t>
      </w:r>
      <w:r w:rsidR="001365D1">
        <w:t xml:space="preserve">petrol and ethanol. Ethanol </w:t>
      </w:r>
      <w:r>
        <w:t>prices are not competitive to the petrol prices as it varies because of seasonal and bad harvesting approaches</w:t>
      </w:r>
      <w:r w:rsidR="00680C2D">
        <w:t xml:space="preserve"> </w:t>
      </w:r>
      <w:r w:rsidR="00680C2D">
        <w:fldChar w:fldCharType="begin"/>
      </w:r>
      <w:r w:rsidR="008F5D46">
        <w:instrText xml:space="preserve"> ADDIN ZOTERO_ITEM CSL_CITATION {"citationID":"a2h2q0gfejf","properties":{"formattedCitation":"{\\rtf (Ara\\uc0\\u250{}jo et al., 2017)}","plainCitation":"(Araújo et al., 2017)"},"citationItems":[{"id":697,"uris":["http://zotero.org/users/local/p8kwKNoG/items/YXAHTEGK"],"uri":["http://zotero.org/users/local/p8kwKNoG/items/YXAHTEGK"],"itemData":{"id":697,"type":"article-journal","title":"Global biofuels at the crossroads: an overview of technical, policy, and investment complexities in the sustainability of biofuel development","container-title":"Agriculture","page":"32","volume":"7","issue":"4","author":[{"family":"Araújo","given":"Kathleen"},{"family":"Mahajan","given":"Devinder"},{"family":"Kerr","given":"Ryan"},{"family":"Silva","given":"Marcelo","dropping-particle":"da"}],"issued":{"date-parts":[["2017"]]}}}],"schema":"https://github.com/citation-style-language/schema/raw/master/csl-citation.json"} </w:instrText>
      </w:r>
      <w:r w:rsidR="00680C2D">
        <w:fldChar w:fldCharType="separate"/>
      </w:r>
      <w:r w:rsidR="008F5D46" w:rsidRPr="008F5D46">
        <w:t>(Araújo et al., 2017)</w:t>
      </w:r>
      <w:r w:rsidR="00680C2D">
        <w:fldChar w:fldCharType="end"/>
      </w:r>
      <w:r w:rsidR="001365D1">
        <w:t xml:space="preserve">. The government </w:t>
      </w:r>
      <w:r w:rsidR="00050739">
        <w:t xml:space="preserve">of the United States </w:t>
      </w:r>
      <w:bookmarkStart w:id="0" w:name="_GoBack"/>
      <w:bookmarkEnd w:id="0"/>
      <w:r w:rsidR="001365D1">
        <w:t>has announced various policies</w:t>
      </w:r>
      <w:r>
        <w:t xml:space="preserve"> </w:t>
      </w:r>
      <w:r w:rsidR="001365D1">
        <w:t xml:space="preserve">to </w:t>
      </w:r>
      <w:r>
        <w:t xml:space="preserve">handle inflation, short-term issues and economic </w:t>
      </w:r>
      <w:r w:rsidR="00050739">
        <w:t>dogmas</w:t>
      </w:r>
      <w:r>
        <w:t xml:space="preserve"> of the country to improve the biofuel issue</w:t>
      </w:r>
      <w:r w:rsidR="00680C2D">
        <w:t xml:space="preserve"> </w:t>
      </w:r>
      <w:r w:rsidR="00680C2D">
        <w:fldChar w:fldCharType="begin"/>
      </w:r>
      <w:r w:rsidR="00680C2D">
        <w:instrText xml:space="preserve"> ADDIN ZOTERO_ITEM CSL_CITATION {"citationID":"a17e19r9or6","properties":{"formattedCitation":"(Helmar, Johnson, Myers, Whistance, &amp; Baumes, 2018)","plainCitation":"(Helmar, Johnson, Myers, Whistance, &amp; Baumes, 2018)"},"citationItems":[{"id":696,"uris":["http://zotero.org/users/local/p8kwKNoG/items/9UIPMWHC"],"uri":["http://zotero.org/users/local/p8kwKNoG/items/9UIPMWHC"],"itemData":{"id":696,"type":"article-journal","title":"The Economic Impacts of US Tariffs for Fuel Ethanol and Biodiesel","container-title":"AgBioForum","page":"25-34","volume":"21","issue":"1","author":[{"family":"Helmar","given":"Michael"},{"family":"Johnson","given":"Stanley R."},{"family":"Myers","given":"Robert J."},{"family":"Whistance","given":"Jarrett"},{"family":"Baumes","given":"Harry"}],"issued":{"date-parts":[["2018"]]}}}],"schema":"https://github.com/citation-style-language/schema/raw/master/csl-citation.json"} </w:instrText>
      </w:r>
      <w:r w:rsidR="00680C2D">
        <w:fldChar w:fldCharType="separate"/>
      </w:r>
      <w:r w:rsidR="00680C2D" w:rsidRPr="00680C2D">
        <w:t>(Helmar, Johnson, Myers, Whistance, &amp; Baumes, 2018)</w:t>
      </w:r>
      <w:r w:rsidR="00680C2D">
        <w:fldChar w:fldCharType="end"/>
      </w:r>
      <w:r>
        <w:t xml:space="preserve">. According to FAO (2010), Brazil </w:t>
      </w:r>
      <w:r>
        <w:lastRenderedPageBreak/>
        <w:t>is becoming the largest powerhouse in producing renewable energy sources, for example, hydroelectric power and sugarcane-based ethanol.</w:t>
      </w:r>
    </w:p>
    <w:p w14:paraId="1E855540" w14:textId="4BE4C451" w:rsidR="009D1AE9" w:rsidRPr="008F5D46" w:rsidRDefault="00183080" w:rsidP="00183080">
      <w:pPr>
        <w:spacing w:line="240" w:lineRule="auto"/>
      </w:pPr>
      <w: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Pr="00D06B6D" w:rsidRDefault="000369C3">
          <w:pPr>
            <w:pStyle w:val="Heading1"/>
            <w:rPr>
              <w:b w:val="0"/>
            </w:rPr>
          </w:pPr>
          <w:r w:rsidRPr="00D06B6D">
            <w:rPr>
              <w:b w:val="0"/>
            </w:rPr>
            <w:t>References</w:t>
          </w:r>
        </w:p>
        <w:sdt>
          <w:sdtPr>
            <w:rPr>
              <w:kern w:val="0"/>
            </w:rPr>
            <w:id w:val="-573587230"/>
            <w:bibliography/>
          </w:sdtPr>
          <w:sdtEndPr>
            <w:rPr>
              <w:kern w:val="24"/>
            </w:rPr>
          </w:sdtEndPr>
          <w:sdtContent>
            <w:p w14:paraId="04616840" w14:textId="77777777" w:rsidR="008F5D46" w:rsidRPr="008F5D46" w:rsidRDefault="000369C3" w:rsidP="008F5D46">
              <w:pPr>
                <w:pStyle w:val="Bibliography"/>
              </w:pPr>
              <w:r>
                <w:fldChar w:fldCharType="begin"/>
              </w:r>
              <w:r>
                <w:instrText xml:space="preserve"> ADDIN ZOTERO_BIBL {"custom":[]} CSL_BIBLIOGRAPHY </w:instrText>
              </w:r>
              <w:r>
                <w:fldChar w:fldCharType="separate"/>
              </w:r>
              <w:r w:rsidRPr="008F5D46">
                <w:t xml:space="preserve">Araújo, K., Mahajan, D., Kerr, R., &amp; Silva, M. da. (2017). Global biofuels at the crossroads: an overview of technical, policy, and investment complexities in the sustainability of biofuel development. </w:t>
              </w:r>
              <w:r w:rsidRPr="008F5D46">
                <w:rPr>
                  <w:i/>
                  <w:iCs/>
                </w:rPr>
                <w:t>Agriculture</w:t>
              </w:r>
              <w:r w:rsidRPr="008F5D46">
                <w:t xml:space="preserve">, </w:t>
              </w:r>
              <w:r w:rsidRPr="008F5D46">
                <w:rPr>
                  <w:i/>
                  <w:iCs/>
                </w:rPr>
                <w:t>7</w:t>
              </w:r>
              <w:r w:rsidRPr="008F5D46">
                <w:t>(4), 32.</w:t>
              </w:r>
            </w:p>
            <w:p w14:paraId="27E90371" w14:textId="77777777" w:rsidR="008F5D46" w:rsidRPr="008F5D46" w:rsidRDefault="000369C3" w:rsidP="008F5D46">
              <w:pPr>
                <w:pStyle w:val="Bibliography"/>
              </w:pPr>
              <w:r w:rsidRPr="008F5D46">
                <w:t>BBC Two - Jimmy’s Global Harvest - Episode guide. (n.d.). Retrieved from BBC website: https://www.bbc.co.uk/programmes/b00pyr6s/episodes/guide</w:t>
              </w:r>
            </w:p>
            <w:p w14:paraId="3135D5A0" w14:textId="77777777" w:rsidR="008F5D46" w:rsidRPr="008F5D46" w:rsidRDefault="000369C3" w:rsidP="008F5D46">
              <w:pPr>
                <w:pStyle w:val="Bibliography"/>
              </w:pPr>
              <w:r w:rsidRPr="008F5D46">
                <w:t xml:space="preserve">Gallas, D. (2015, June 23). Brazil’s biofuels hit new sweet spot. </w:t>
              </w:r>
              <w:r w:rsidRPr="008F5D46">
                <w:rPr>
                  <w:i/>
                  <w:iCs/>
                </w:rPr>
                <w:t>BBC News</w:t>
              </w:r>
              <w:r w:rsidRPr="008F5D46">
                <w:t>. Retrieved from https://www.bbc.com/news/business-33114119</w:t>
              </w:r>
            </w:p>
            <w:p w14:paraId="79513137" w14:textId="77777777" w:rsidR="008F5D46" w:rsidRPr="008F5D46" w:rsidRDefault="000369C3" w:rsidP="008F5D46">
              <w:pPr>
                <w:pStyle w:val="Bibliography"/>
              </w:pPr>
              <w:r w:rsidRPr="008F5D46">
                <w:t xml:space="preserve">Helmar, M., Johnson, S. R., Myers, R. J., Whistance, J., &amp; Baumes, H. (2018). The Economic Impacts of US Tariffs for Fuel Ethanol and Biodiesel. </w:t>
              </w:r>
              <w:r w:rsidRPr="008F5D46">
                <w:rPr>
                  <w:i/>
                  <w:iCs/>
                </w:rPr>
                <w:t>AgBioForum</w:t>
              </w:r>
              <w:r w:rsidRPr="008F5D46">
                <w:t xml:space="preserve">, </w:t>
              </w:r>
              <w:r w:rsidRPr="008F5D46">
                <w:rPr>
                  <w:i/>
                  <w:iCs/>
                </w:rPr>
                <w:t>21</w:t>
              </w:r>
              <w:r w:rsidRPr="008F5D46">
                <w:t>(1), 25–34.</w:t>
              </w:r>
            </w:p>
            <w:p w14:paraId="0308C54A" w14:textId="3CD19249" w:rsidR="009D1AE9" w:rsidRDefault="000369C3" w:rsidP="00A61DA6">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0369C3" w:rsidP="004B099C">
      <w:pPr>
        <w:rPr>
          <w:color w:val="FF0000"/>
        </w:rPr>
      </w:pPr>
      <w:r w:rsidRPr="0027447E">
        <w:rPr>
          <w:color w:val="FF0000"/>
        </w:rPr>
        <w:tab/>
      </w:r>
    </w:p>
    <w:p w14:paraId="74666CB5" w14:textId="186542A2" w:rsidR="00BB5D44" w:rsidRPr="0027447E" w:rsidRDefault="000369C3" w:rsidP="004B099C">
      <w:pPr>
        <w:rPr>
          <w:color w:val="FF0000"/>
        </w:rPr>
      </w:pPr>
      <w:r w:rsidRPr="0027447E">
        <w:rPr>
          <w:color w:val="FF0000"/>
        </w:rPr>
        <w:tab/>
      </w:r>
    </w:p>
    <w:p w14:paraId="4F569008" w14:textId="77777777"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8C27B" w14:textId="77777777" w:rsidR="00754DE9" w:rsidRDefault="00754DE9">
      <w:pPr>
        <w:spacing w:line="240" w:lineRule="auto"/>
      </w:pPr>
      <w:r>
        <w:separator/>
      </w:r>
    </w:p>
  </w:endnote>
  <w:endnote w:type="continuationSeparator" w:id="0">
    <w:p w14:paraId="16DD468C" w14:textId="77777777" w:rsidR="00754DE9" w:rsidRDefault="00754D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swiss"/>
    <w:pitch w:val="fixed"/>
    <w:sig w:usb0="E10002FF" w:usb1="4000FCFF" w:usb2="00000009"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48981" w14:textId="77777777" w:rsidR="00754DE9" w:rsidRDefault="00754DE9">
      <w:pPr>
        <w:spacing w:line="240" w:lineRule="auto"/>
      </w:pPr>
      <w:r>
        <w:separator/>
      </w:r>
    </w:p>
  </w:footnote>
  <w:footnote w:type="continuationSeparator" w:id="0">
    <w:p w14:paraId="5380E24D" w14:textId="77777777" w:rsidR="00754DE9" w:rsidRDefault="00754DE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2D2A4544" w:rsidR="00E81978" w:rsidRDefault="000369C3" w:rsidP="004B099C">
    <w:pPr>
      <w:pStyle w:val="Header"/>
    </w:pPr>
    <w:r>
      <w:t xml:space="preserve">ESSAY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0739">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32050D1B" w:rsidR="00E81978" w:rsidRDefault="000369C3" w:rsidP="004B099C">
    <w:pPr>
      <w:pStyle w:val="Header"/>
      <w:rPr>
        <w:rStyle w:val="Strong"/>
      </w:rPr>
    </w:pPr>
    <w:r>
      <w:t>Running head:</w:t>
    </w:r>
    <w:r w:rsidR="00963BD5">
      <w:rPr>
        <w:rStyle w:val="Strong"/>
      </w:rPr>
      <w:t xml:space="preserve"> ESSAY            </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050739">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88052FA"/>
    <w:multiLevelType w:val="hybridMultilevel"/>
    <w:tmpl w:val="32182A30"/>
    <w:lvl w:ilvl="0" w:tplc="7E2E35CE">
      <w:start w:val="1"/>
      <w:numFmt w:val="decimal"/>
      <w:lvlText w:val="%1."/>
      <w:lvlJc w:val="left"/>
      <w:pPr>
        <w:ind w:left="720" w:hanging="360"/>
      </w:pPr>
    </w:lvl>
    <w:lvl w:ilvl="1" w:tplc="6CEACF46" w:tentative="1">
      <w:start w:val="1"/>
      <w:numFmt w:val="lowerLetter"/>
      <w:lvlText w:val="%2."/>
      <w:lvlJc w:val="left"/>
      <w:pPr>
        <w:ind w:left="1440" w:hanging="360"/>
      </w:pPr>
    </w:lvl>
    <w:lvl w:ilvl="2" w:tplc="4FCCDC5C" w:tentative="1">
      <w:start w:val="1"/>
      <w:numFmt w:val="lowerRoman"/>
      <w:lvlText w:val="%3."/>
      <w:lvlJc w:val="right"/>
      <w:pPr>
        <w:ind w:left="2160" w:hanging="180"/>
      </w:pPr>
    </w:lvl>
    <w:lvl w:ilvl="3" w:tplc="711E2A02" w:tentative="1">
      <w:start w:val="1"/>
      <w:numFmt w:val="decimal"/>
      <w:lvlText w:val="%4."/>
      <w:lvlJc w:val="left"/>
      <w:pPr>
        <w:ind w:left="2880" w:hanging="360"/>
      </w:pPr>
    </w:lvl>
    <w:lvl w:ilvl="4" w:tplc="083EAF40" w:tentative="1">
      <w:start w:val="1"/>
      <w:numFmt w:val="lowerLetter"/>
      <w:lvlText w:val="%5."/>
      <w:lvlJc w:val="left"/>
      <w:pPr>
        <w:ind w:left="3600" w:hanging="360"/>
      </w:pPr>
    </w:lvl>
    <w:lvl w:ilvl="5" w:tplc="AFC83AD6" w:tentative="1">
      <w:start w:val="1"/>
      <w:numFmt w:val="lowerRoman"/>
      <w:lvlText w:val="%6."/>
      <w:lvlJc w:val="right"/>
      <w:pPr>
        <w:ind w:left="4320" w:hanging="180"/>
      </w:pPr>
    </w:lvl>
    <w:lvl w:ilvl="6" w:tplc="ABE85618" w:tentative="1">
      <w:start w:val="1"/>
      <w:numFmt w:val="decimal"/>
      <w:lvlText w:val="%7."/>
      <w:lvlJc w:val="left"/>
      <w:pPr>
        <w:ind w:left="5040" w:hanging="360"/>
      </w:pPr>
    </w:lvl>
    <w:lvl w:ilvl="7" w:tplc="3482A94E" w:tentative="1">
      <w:start w:val="1"/>
      <w:numFmt w:val="lowerLetter"/>
      <w:lvlText w:val="%8."/>
      <w:lvlJc w:val="left"/>
      <w:pPr>
        <w:ind w:left="5760" w:hanging="360"/>
      </w:pPr>
    </w:lvl>
    <w:lvl w:ilvl="8" w:tplc="96C82380"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369C3"/>
    <w:rsid w:val="000405C1"/>
    <w:rsid w:val="00046ABA"/>
    <w:rsid w:val="00047DBE"/>
    <w:rsid w:val="00050739"/>
    <w:rsid w:val="000639F2"/>
    <w:rsid w:val="000740E6"/>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365D1"/>
    <w:rsid w:val="001521DE"/>
    <w:rsid w:val="001623D4"/>
    <w:rsid w:val="00180F41"/>
    <w:rsid w:val="00183080"/>
    <w:rsid w:val="00183F9B"/>
    <w:rsid w:val="0019183F"/>
    <w:rsid w:val="00192A2C"/>
    <w:rsid w:val="001B69C1"/>
    <w:rsid w:val="001C2433"/>
    <w:rsid w:val="001C4882"/>
    <w:rsid w:val="001C4AE3"/>
    <w:rsid w:val="001D092F"/>
    <w:rsid w:val="001D7C61"/>
    <w:rsid w:val="001E1E2C"/>
    <w:rsid w:val="00206065"/>
    <w:rsid w:val="002115FA"/>
    <w:rsid w:val="00223E75"/>
    <w:rsid w:val="00240400"/>
    <w:rsid w:val="00242153"/>
    <w:rsid w:val="0025057F"/>
    <w:rsid w:val="00251FB7"/>
    <w:rsid w:val="00256052"/>
    <w:rsid w:val="002634F7"/>
    <w:rsid w:val="0027447E"/>
    <w:rsid w:val="00274C9B"/>
    <w:rsid w:val="00274D42"/>
    <w:rsid w:val="00274D97"/>
    <w:rsid w:val="00274F1C"/>
    <w:rsid w:val="00282336"/>
    <w:rsid w:val="00295BF4"/>
    <w:rsid w:val="00297740"/>
    <w:rsid w:val="002A36D3"/>
    <w:rsid w:val="002B681C"/>
    <w:rsid w:val="00311D04"/>
    <w:rsid w:val="00314011"/>
    <w:rsid w:val="00337662"/>
    <w:rsid w:val="003402B9"/>
    <w:rsid w:val="00354116"/>
    <w:rsid w:val="00355DCA"/>
    <w:rsid w:val="00360BE8"/>
    <w:rsid w:val="00365249"/>
    <w:rsid w:val="00390A18"/>
    <w:rsid w:val="003B6079"/>
    <w:rsid w:val="003D64D0"/>
    <w:rsid w:val="003E54BA"/>
    <w:rsid w:val="003E65E0"/>
    <w:rsid w:val="004006CA"/>
    <w:rsid w:val="00440D3E"/>
    <w:rsid w:val="004629EC"/>
    <w:rsid w:val="004672B9"/>
    <w:rsid w:val="00476D29"/>
    <w:rsid w:val="00497F06"/>
    <w:rsid w:val="004A7A85"/>
    <w:rsid w:val="004B099C"/>
    <w:rsid w:val="004B5AB0"/>
    <w:rsid w:val="004F3FE9"/>
    <w:rsid w:val="004F42A7"/>
    <w:rsid w:val="00505D81"/>
    <w:rsid w:val="00521D5D"/>
    <w:rsid w:val="00550869"/>
    <w:rsid w:val="00551A02"/>
    <w:rsid w:val="0055231E"/>
    <w:rsid w:val="005534FA"/>
    <w:rsid w:val="00564BA1"/>
    <w:rsid w:val="005872A5"/>
    <w:rsid w:val="005C392D"/>
    <w:rsid w:val="005D3A03"/>
    <w:rsid w:val="005E2CEC"/>
    <w:rsid w:val="005F153F"/>
    <w:rsid w:val="005F2467"/>
    <w:rsid w:val="00612B3E"/>
    <w:rsid w:val="00656B64"/>
    <w:rsid w:val="00667FD9"/>
    <w:rsid w:val="00674474"/>
    <w:rsid w:val="0067769B"/>
    <w:rsid w:val="00680C2D"/>
    <w:rsid w:val="00690516"/>
    <w:rsid w:val="00697038"/>
    <w:rsid w:val="006A3CC6"/>
    <w:rsid w:val="006A5CE8"/>
    <w:rsid w:val="006C2123"/>
    <w:rsid w:val="006D4104"/>
    <w:rsid w:val="00706AAE"/>
    <w:rsid w:val="00722C03"/>
    <w:rsid w:val="0072328C"/>
    <w:rsid w:val="00723C4E"/>
    <w:rsid w:val="00733313"/>
    <w:rsid w:val="007403BB"/>
    <w:rsid w:val="00754DE9"/>
    <w:rsid w:val="00767246"/>
    <w:rsid w:val="00770232"/>
    <w:rsid w:val="007859BA"/>
    <w:rsid w:val="00787C0A"/>
    <w:rsid w:val="007901AF"/>
    <w:rsid w:val="0079215B"/>
    <w:rsid w:val="007A0131"/>
    <w:rsid w:val="007B41D0"/>
    <w:rsid w:val="007C0F06"/>
    <w:rsid w:val="007D2872"/>
    <w:rsid w:val="007D3798"/>
    <w:rsid w:val="007F2866"/>
    <w:rsid w:val="007F3F65"/>
    <w:rsid w:val="008002C0"/>
    <w:rsid w:val="00807261"/>
    <w:rsid w:val="00842C83"/>
    <w:rsid w:val="00851766"/>
    <w:rsid w:val="008579D8"/>
    <w:rsid w:val="00881450"/>
    <w:rsid w:val="00897A90"/>
    <w:rsid w:val="008A55F2"/>
    <w:rsid w:val="008C5323"/>
    <w:rsid w:val="008D7559"/>
    <w:rsid w:val="008F5D46"/>
    <w:rsid w:val="00904A66"/>
    <w:rsid w:val="00915F57"/>
    <w:rsid w:val="00920222"/>
    <w:rsid w:val="0093326A"/>
    <w:rsid w:val="0093331A"/>
    <w:rsid w:val="00936F33"/>
    <w:rsid w:val="00956426"/>
    <w:rsid w:val="00963421"/>
    <w:rsid w:val="00963BD5"/>
    <w:rsid w:val="00975A25"/>
    <w:rsid w:val="00977963"/>
    <w:rsid w:val="0098006A"/>
    <w:rsid w:val="009803A6"/>
    <w:rsid w:val="009A3BE4"/>
    <w:rsid w:val="009A3DF8"/>
    <w:rsid w:val="009A49F7"/>
    <w:rsid w:val="009A5B1C"/>
    <w:rsid w:val="009A6A3B"/>
    <w:rsid w:val="009C2631"/>
    <w:rsid w:val="009C45A3"/>
    <w:rsid w:val="009D1AE9"/>
    <w:rsid w:val="009E3EEA"/>
    <w:rsid w:val="009E487B"/>
    <w:rsid w:val="00A009F4"/>
    <w:rsid w:val="00A04AF1"/>
    <w:rsid w:val="00A16D63"/>
    <w:rsid w:val="00A21756"/>
    <w:rsid w:val="00A252A7"/>
    <w:rsid w:val="00A266FD"/>
    <w:rsid w:val="00A32FB9"/>
    <w:rsid w:val="00A3494E"/>
    <w:rsid w:val="00A4220A"/>
    <w:rsid w:val="00A51324"/>
    <w:rsid w:val="00A61DA6"/>
    <w:rsid w:val="00A63A5A"/>
    <w:rsid w:val="00A74AEE"/>
    <w:rsid w:val="00A82E34"/>
    <w:rsid w:val="00A87238"/>
    <w:rsid w:val="00A93C98"/>
    <w:rsid w:val="00AA2F5E"/>
    <w:rsid w:val="00AB1E6E"/>
    <w:rsid w:val="00AD33F6"/>
    <w:rsid w:val="00AD7636"/>
    <w:rsid w:val="00AE1DE1"/>
    <w:rsid w:val="00AE5FA9"/>
    <w:rsid w:val="00B30122"/>
    <w:rsid w:val="00B3153B"/>
    <w:rsid w:val="00B36E9F"/>
    <w:rsid w:val="00B64708"/>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0A23"/>
    <w:rsid w:val="00CE102D"/>
    <w:rsid w:val="00CF6E91"/>
    <w:rsid w:val="00D06B6D"/>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31B9"/>
    <w:rsid w:val="00DC5F47"/>
    <w:rsid w:val="00DF5C46"/>
    <w:rsid w:val="00E02FAD"/>
    <w:rsid w:val="00E30F30"/>
    <w:rsid w:val="00E454AA"/>
    <w:rsid w:val="00E4747E"/>
    <w:rsid w:val="00E6004D"/>
    <w:rsid w:val="00E609BB"/>
    <w:rsid w:val="00E61CD9"/>
    <w:rsid w:val="00E652DC"/>
    <w:rsid w:val="00E6605C"/>
    <w:rsid w:val="00E75009"/>
    <w:rsid w:val="00E81978"/>
    <w:rsid w:val="00E8634F"/>
    <w:rsid w:val="00E90D3C"/>
    <w:rsid w:val="00E93A7D"/>
    <w:rsid w:val="00E97628"/>
    <w:rsid w:val="00EA0A09"/>
    <w:rsid w:val="00EC159A"/>
    <w:rsid w:val="00EC2E12"/>
    <w:rsid w:val="00EC590F"/>
    <w:rsid w:val="00ED52B9"/>
    <w:rsid w:val="00ED654F"/>
    <w:rsid w:val="00ED73D8"/>
    <w:rsid w:val="00EF7277"/>
    <w:rsid w:val="00F13D49"/>
    <w:rsid w:val="00F303AB"/>
    <w:rsid w:val="00F336CD"/>
    <w:rsid w:val="00F34D9B"/>
    <w:rsid w:val="00F379B7"/>
    <w:rsid w:val="00F40540"/>
    <w:rsid w:val="00F44C98"/>
    <w:rsid w:val="00F525FA"/>
    <w:rsid w:val="00F57BFD"/>
    <w:rsid w:val="00F678F8"/>
    <w:rsid w:val="00F81BAA"/>
    <w:rsid w:val="00F91A29"/>
    <w:rsid w:val="00F91CC0"/>
    <w:rsid w:val="00FC3355"/>
    <w:rsid w:val="00FC537D"/>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5F6E891F-8A64-4532-9AF4-732A7613F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1248</Words>
  <Characters>712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30T08:57:00Z</dcterms:created>
  <dcterms:modified xsi:type="dcterms:W3CDTF">2019-11-3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82MhRY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